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451AF32F"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732DE4">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 "plainTextFormattedCitation" : "[Melgar et al., 2016]", "previouslyFormattedCitation" : "[&lt;i&gt;Melgar et al.&lt;/i&gt;, 2016]" }, "properties" : { "noteIndex" : 0 }, "schema" : "https://github.com/citation-style-language/schema/raw/master/csl-citation.json" }</w:instrText>
      </w:r>
      <w:r w:rsidR="009E21AA">
        <w:fldChar w:fldCharType="separate"/>
      </w:r>
      <w:r w:rsidR="009E21AA" w:rsidRPr="009E21AA">
        <w:rPr>
          <w:noProof/>
        </w:rPr>
        <w:t>[</w:t>
      </w:r>
      <w:r w:rsidR="009E21AA" w:rsidRPr="009E21AA">
        <w:rPr>
          <w:i/>
          <w:noProof/>
        </w:rPr>
        <w:t>Melgar et al.</w:t>
      </w:r>
      <w:r w:rsidR="009E21AA" w:rsidRPr="009E21AA">
        <w:rPr>
          <w:noProof/>
        </w:rPr>
        <w:t>, 2016]</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F16642D" w:rsidR="003F3468" w:rsidRDefault="003F3468" w:rsidP="008D5DB3">
      <w:r>
        <w:fldChar w:fldCharType="begin" w:fldLock="1"/>
      </w:r>
      <w:r>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f911edf9-2a68-4377-b92a-66645576a686" ] } ], "mendeley" : { "formattedCitation" : "[&lt;i&gt;Lee et al.&lt;/i&gt;, 2016]", "plainTextFormattedCitation" : "[Lee et al.,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bookmarkStart w:id="0" w:name="_GoBack"/>
      <w:bookmarkEnd w:id="0"/>
    </w:p>
    <w:p w14:paraId="79026C2C" w14:textId="77777777" w:rsidR="00931BAD" w:rsidRDefault="00931BAD" w:rsidP="008D5DB3"/>
    <w:p w14:paraId="2B4D116C" w14:textId="72B43E03" w:rsidR="003F3468" w:rsidRPr="003F3468" w:rsidRDefault="008D5DB3" w:rsidP="003F346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F3468" w:rsidRPr="003F3468">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3F3468" w:rsidRPr="003F3468">
        <w:rPr>
          <w:rFonts w:ascii="Cambria" w:hAnsi="Cambria"/>
          <w:i/>
          <w:iCs/>
          <w:noProof/>
        </w:rPr>
        <w:t>Geophys. Res. Lett.</w:t>
      </w:r>
      <w:r w:rsidR="003F3468" w:rsidRPr="003F3468">
        <w:rPr>
          <w:rFonts w:ascii="Cambria" w:hAnsi="Cambria"/>
          <w:noProof/>
        </w:rPr>
        <w:t xml:space="preserve">, </w:t>
      </w:r>
      <w:r w:rsidR="003F3468" w:rsidRPr="003F3468">
        <w:rPr>
          <w:rFonts w:ascii="Cambria" w:hAnsi="Cambria"/>
          <w:i/>
          <w:iCs/>
          <w:noProof/>
        </w:rPr>
        <w:t>43</w:t>
      </w:r>
      <w:r w:rsidR="003F3468" w:rsidRPr="003F3468">
        <w:rPr>
          <w:rFonts w:ascii="Cambria" w:hAnsi="Cambria"/>
          <w:noProof/>
        </w:rPr>
        <w:t>(10), 4929–4936, doi:10.1002/2016GL069257.</w:t>
      </w:r>
    </w:p>
    <w:p w14:paraId="46A23327"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An, C., and L. Meng (2016), Application of Array Back-projection to Tsunami Prediction and Early Warning, </w:t>
      </w:r>
      <w:r w:rsidRPr="003F3468">
        <w:rPr>
          <w:rFonts w:ascii="Cambria" w:hAnsi="Cambria"/>
          <w:i/>
          <w:iCs/>
          <w:noProof/>
        </w:rPr>
        <w:t>Geophys. Res. Lett.</w:t>
      </w:r>
      <w:r w:rsidRPr="003F3468">
        <w:rPr>
          <w:rFonts w:ascii="Cambria" w:hAnsi="Cambria"/>
          <w:noProof/>
        </w:rPr>
        <w:t>, n/a–n/a, doi:10.1002/2016GL068786.</w:t>
      </w:r>
    </w:p>
    <w:p w14:paraId="57912D9E"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Baiesi, M., and M. Paczuski (2004), Scale-free networks of earthquakes and aftershocks, </w:t>
      </w:r>
      <w:r w:rsidRPr="003F3468">
        <w:rPr>
          <w:rFonts w:ascii="Cambria" w:hAnsi="Cambria"/>
          <w:i/>
          <w:iCs/>
          <w:noProof/>
        </w:rPr>
        <w:t>Phys. Rev. E</w:t>
      </w:r>
      <w:r w:rsidRPr="003F3468">
        <w:rPr>
          <w:rFonts w:ascii="Cambria" w:hAnsi="Cambria"/>
          <w:noProof/>
        </w:rPr>
        <w:t xml:space="preserve">, </w:t>
      </w:r>
      <w:r w:rsidRPr="003F3468">
        <w:rPr>
          <w:rFonts w:ascii="Cambria" w:hAnsi="Cambria"/>
          <w:i/>
          <w:iCs/>
          <w:noProof/>
        </w:rPr>
        <w:t>69</w:t>
      </w:r>
      <w:r w:rsidRPr="003F3468">
        <w:rPr>
          <w:rFonts w:ascii="Cambria" w:hAnsi="Cambria"/>
          <w:noProof/>
        </w:rPr>
        <w:t>(6), 066106, doi:10.1103/PhysRevE.69.066106.</w:t>
      </w:r>
    </w:p>
    <w:p w14:paraId="778FE70E"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Hardebeck, J. L., and D. R. Shelly (2016), Aftershocks of the 2014 South Napa, California, Earthquake: Complex Faulting on Secondary Faults, </w:t>
      </w:r>
      <w:r w:rsidRPr="003F3468">
        <w:rPr>
          <w:rFonts w:ascii="Cambria" w:hAnsi="Cambria"/>
          <w:i/>
          <w:iCs/>
          <w:noProof/>
        </w:rPr>
        <w:t>Bull. Seismol. Soc. Am.</w:t>
      </w:r>
      <w:r w:rsidRPr="003F3468">
        <w:rPr>
          <w:rFonts w:ascii="Cambria" w:hAnsi="Cambria"/>
          <w:noProof/>
        </w:rPr>
        <w:t xml:space="preserve">, </w:t>
      </w:r>
      <w:r w:rsidRPr="003F3468">
        <w:rPr>
          <w:rFonts w:ascii="Cambria" w:hAnsi="Cambria"/>
          <w:i/>
          <w:iCs/>
          <w:noProof/>
        </w:rPr>
        <w:t>106</w:t>
      </w:r>
      <w:r w:rsidRPr="003F3468">
        <w:rPr>
          <w:rFonts w:ascii="Cambria" w:hAnsi="Cambria"/>
          <w:noProof/>
        </w:rPr>
        <w:t>(3), 1100–1109, doi:10.1785/0120150169.</w:t>
      </w:r>
    </w:p>
    <w:p w14:paraId="669FEA10"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Hsu, T. Y., R. T. Wu, and K. C. Chang (2016), Two Novel Approaches to Reduce False Alarm Due to Non-Earthquake Events for On-Site Earthquake Early Warning System, </w:t>
      </w:r>
      <w:r w:rsidRPr="003F3468">
        <w:rPr>
          <w:rFonts w:ascii="Cambria" w:hAnsi="Cambria"/>
          <w:i/>
          <w:iCs/>
          <w:noProof/>
        </w:rPr>
        <w:t>Comput. Civ. Infrastruct. Eng.</w:t>
      </w:r>
      <w:r w:rsidRPr="003F3468">
        <w:rPr>
          <w:rFonts w:ascii="Cambria" w:hAnsi="Cambria"/>
          <w:noProof/>
        </w:rPr>
        <w:t xml:space="preserve">, </w:t>
      </w:r>
      <w:r w:rsidRPr="003F3468">
        <w:rPr>
          <w:rFonts w:ascii="Cambria" w:hAnsi="Cambria"/>
          <w:i/>
          <w:iCs/>
          <w:noProof/>
        </w:rPr>
        <w:t>00</w:t>
      </w:r>
      <w:r w:rsidRPr="003F3468">
        <w:rPr>
          <w:rFonts w:ascii="Cambria" w:hAnsi="Cambria"/>
          <w:noProof/>
        </w:rPr>
        <w:t>, 1–15, doi:10.1111/mice.12191.</w:t>
      </w:r>
    </w:p>
    <w:p w14:paraId="1FE349E5"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Jiang, J., and N. Lapusta (2016), Deeper penetration of large earthquakes on seismically quiescent faults, </w:t>
      </w:r>
      <w:r w:rsidRPr="003F3468">
        <w:rPr>
          <w:rFonts w:ascii="Cambria" w:hAnsi="Cambria"/>
          <w:i/>
          <w:iCs/>
          <w:noProof/>
        </w:rPr>
        <w:t>Science (80-. ).</w:t>
      </w:r>
      <w:r w:rsidRPr="003F3468">
        <w:rPr>
          <w:rFonts w:ascii="Cambria" w:hAnsi="Cambria"/>
          <w:noProof/>
        </w:rPr>
        <w:t xml:space="preserve">, </w:t>
      </w:r>
      <w:r w:rsidRPr="003F3468">
        <w:rPr>
          <w:rFonts w:ascii="Cambria" w:hAnsi="Cambria"/>
          <w:i/>
          <w:iCs/>
          <w:noProof/>
        </w:rPr>
        <w:t>352</w:t>
      </w:r>
      <w:r w:rsidRPr="003F3468">
        <w:rPr>
          <w:rFonts w:ascii="Cambria" w:hAnsi="Cambria"/>
          <w:noProof/>
        </w:rPr>
        <w:t>(6291), 1293–1297, doi:10.1126/science.aaf1496.</w:t>
      </w:r>
    </w:p>
    <w:p w14:paraId="6D96A71D"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lastRenderedPageBreak/>
        <w:t xml:space="preserve">Lee, S., T. Yeh, T.-C. Lin, Y. Lin, T. A. Song, and B. Huang (2016), Two-stage composite megathrust rupture of the 2015 M w 8.4 Illapel, Chile, earthquake identified by spectral-element inversion of teleseismic waves, </w:t>
      </w:r>
      <w:r w:rsidRPr="003F3468">
        <w:rPr>
          <w:rFonts w:ascii="Cambria" w:hAnsi="Cambria"/>
          <w:i/>
          <w:iCs/>
          <w:noProof/>
        </w:rPr>
        <w:t>Geophys. Res. Lett.</w:t>
      </w:r>
      <w:r w:rsidRPr="003F3468">
        <w:rPr>
          <w:rFonts w:ascii="Cambria" w:hAnsi="Cambria"/>
          <w:noProof/>
        </w:rPr>
        <w:t xml:space="preserve">, </w:t>
      </w:r>
      <w:r w:rsidRPr="003F3468">
        <w:rPr>
          <w:rFonts w:ascii="Cambria" w:hAnsi="Cambria"/>
          <w:i/>
          <w:iCs/>
          <w:noProof/>
        </w:rPr>
        <w:t>43</w:t>
      </w:r>
      <w:r w:rsidRPr="003F3468">
        <w:rPr>
          <w:rFonts w:ascii="Cambria" w:hAnsi="Cambria"/>
          <w:noProof/>
        </w:rPr>
        <w:t>(10), 4979–4985, doi:10.1002/2016GL068843.</w:t>
      </w:r>
    </w:p>
    <w:p w14:paraId="4795E3F8"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Mallard, C., N. Coltice, M. Seton, R. D. Müller, and P. J. Tackley (2016), Subduction controls the distribution and fragmentation of Earth’s tectonic plates, </w:t>
      </w:r>
      <w:r w:rsidRPr="003F3468">
        <w:rPr>
          <w:rFonts w:ascii="Cambria" w:hAnsi="Cambria"/>
          <w:i/>
          <w:iCs/>
          <w:noProof/>
        </w:rPr>
        <w:t>Nature</w:t>
      </w:r>
      <w:r w:rsidRPr="003F3468">
        <w:rPr>
          <w:rFonts w:ascii="Cambria" w:hAnsi="Cambria"/>
          <w:noProof/>
        </w:rPr>
        <w:t xml:space="preserve">, </w:t>
      </w:r>
      <w:r w:rsidRPr="003F3468">
        <w:rPr>
          <w:rFonts w:ascii="Cambria" w:hAnsi="Cambria"/>
          <w:i/>
          <w:iCs/>
          <w:noProof/>
        </w:rPr>
        <w:t>advance on</w:t>
      </w:r>
      <w:r w:rsidRPr="003F3468">
        <w:rPr>
          <w:rFonts w:ascii="Cambria" w:hAnsi="Cambria"/>
          <w:noProof/>
        </w:rPr>
        <w:t>, doi:10.1038/nature17992.</w:t>
      </w:r>
    </w:p>
    <w:p w14:paraId="5C57723D"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Melgar, D. et al. (2016), Local tsunami warnings: Perspectives from recent large events, </w:t>
      </w:r>
      <w:r w:rsidRPr="003F3468">
        <w:rPr>
          <w:rFonts w:ascii="Cambria" w:hAnsi="Cambria"/>
          <w:i/>
          <w:iCs/>
          <w:noProof/>
        </w:rPr>
        <w:t>Geophys. Res. Lett.</w:t>
      </w:r>
      <w:r w:rsidRPr="003F3468">
        <w:rPr>
          <w:rFonts w:ascii="Cambria" w:hAnsi="Cambria"/>
          <w:noProof/>
        </w:rPr>
        <w:t xml:space="preserve">, </w:t>
      </w:r>
      <w:r w:rsidRPr="003F3468">
        <w:rPr>
          <w:rFonts w:ascii="Cambria" w:hAnsi="Cambria"/>
          <w:i/>
          <w:iCs/>
          <w:noProof/>
        </w:rPr>
        <w:t>43</w:t>
      </w:r>
      <w:r w:rsidRPr="003F3468">
        <w:rPr>
          <w:rFonts w:ascii="Cambria" w:hAnsi="Cambria"/>
          <w:noProof/>
        </w:rPr>
        <w:t>(3), 1109–1117, doi:10.1002/2015GL067100.</w:t>
      </w:r>
    </w:p>
    <w:p w14:paraId="21C68380"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Wu, B.-R., N.-C. Hsiao, P.-Y. Lin, T.-Y. Hsu, C.-Y. Chen, S.-K. Huang, and H.-W. Chiang (2016), An integrated earthquake early warning system and its performance at schools in Taiwan, </w:t>
      </w:r>
      <w:r w:rsidRPr="003F3468">
        <w:rPr>
          <w:rFonts w:ascii="Cambria" w:hAnsi="Cambria"/>
          <w:i/>
          <w:iCs/>
          <w:noProof/>
        </w:rPr>
        <w:t>J. Seismol.</w:t>
      </w:r>
      <w:r w:rsidRPr="003F3468">
        <w:rPr>
          <w:rFonts w:ascii="Cambria" w:hAnsi="Cambria"/>
          <w:noProof/>
        </w:rPr>
        <w:t>, doi:10.1007/s10950-016-9595-3.</w:t>
      </w:r>
    </w:p>
    <w:p w14:paraId="57AF8A35"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Yokota, Y., T. Ishikawa, S. Watanabe, T. Tashiro, and A. Asada (2016), Seafloor geodetic constraints on interplate coupling of the Nankai Trough megathrust zone, </w:t>
      </w:r>
      <w:r w:rsidRPr="003F3468">
        <w:rPr>
          <w:rFonts w:ascii="Cambria" w:hAnsi="Cambria"/>
          <w:i/>
          <w:iCs/>
          <w:noProof/>
        </w:rPr>
        <w:t>Nature</w:t>
      </w:r>
      <w:r w:rsidRPr="003F3468">
        <w:rPr>
          <w:rFonts w:ascii="Cambria" w:hAnsi="Cambria"/>
          <w:noProof/>
        </w:rPr>
        <w:t>, 4–6, doi:10.1038/nature17632.</w:t>
      </w:r>
    </w:p>
    <w:p w14:paraId="045602C0" w14:textId="77777777" w:rsidR="003F3468" w:rsidRPr="003F3468" w:rsidRDefault="003F3468" w:rsidP="003F3468">
      <w:pPr>
        <w:widowControl w:val="0"/>
        <w:autoSpaceDE w:val="0"/>
        <w:autoSpaceDN w:val="0"/>
        <w:adjustRightInd w:val="0"/>
        <w:ind w:left="480" w:hanging="480"/>
        <w:rPr>
          <w:rFonts w:ascii="Cambria" w:hAnsi="Cambria"/>
          <w:noProof/>
        </w:rPr>
      </w:pPr>
      <w:r w:rsidRPr="003F3468">
        <w:rPr>
          <w:rFonts w:ascii="Cambria" w:hAnsi="Cambria"/>
          <w:noProof/>
        </w:rPr>
        <w:t xml:space="preserve">Zaliapin, I., and Y. Ben-zion (2015), Discriminating characteristics of tectonic and human-induced seismicity, </w:t>
      </w:r>
      <w:r w:rsidRPr="003F3468">
        <w:rPr>
          <w:rFonts w:ascii="Cambria" w:hAnsi="Cambria"/>
          <w:i/>
          <w:iCs/>
          <w:noProof/>
        </w:rPr>
        <w:t>Bull. Seismol. Soc. Am.</w:t>
      </w:r>
      <w:r w:rsidRPr="003F3468">
        <w:rPr>
          <w:rFonts w:ascii="Cambria" w:hAnsi="Cambria"/>
          <w:noProof/>
        </w:rPr>
        <w:t xml:space="preserve">, </w:t>
      </w:r>
      <w:r w:rsidRPr="003F3468">
        <w:rPr>
          <w:rFonts w:ascii="Cambria" w:hAnsi="Cambria"/>
          <w:i/>
          <w:iCs/>
          <w:noProof/>
        </w:rPr>
        <w:t>106</w:t>
      </w:r>
      <w:r w:rsidRPr="003F3468">
        <w:rPr>
          <w:rFonts w:ascii="Cambria" w:hAnsi="Cambria"/>
          <w:noProof/>
        </w:rPr>
        <w:t>(ii), 1–36, doi:10.1785/0120150211.</w:t>
      </w:r>
    </w:p>
    <w:p w14:paraId="3D4A6F8B" w14:textId="38F8CA21" w:rsidR="008D5DB3" w:rsidRDefault="008D5DB3" w:rsidP="003F3468">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51A26"/>
    <w:rsid w:val="000811A2"/>
    <w:rsid w:val="0009601A"/>
    <w:rsid w:val="000A6C12"/>
    <w:rsid w:val="0013408A"/>
    <w:rsid w:val="00160965"/>
    <w:rsid w:val="001E5914"/>
    <w:rsid w:val="00256F6A"/>
    <w:rsid w:val="00296C58"/>
    <w:rsid w:val="002C2AC1"/>
    <w:rsid w:val="003322B6"/>
    <w:rsid w:val="00373340"/>
    <w:rsid w:val="003B285C"/>
    <w:rsid w:val="003F3468"/>
    <w:rsid w:val="00444A93"/>
    <w:rsid w:val="0046719E"/>
    <w:rsid w:val="00480AD4"/>
    <w:rsid w:val="0057671A"/>
    <w:rsid w:val="00657239"/>
    <w:rsid w:val="006C16EC"/>
    <w:rsid w:val="006C6568"/>
    <w:rsid w:val="006E10F9"/>
    <w:rsid w:val="00732DE4"/>
    <w:rsid w:val="007D233C"/>
    <w:rsid w:val="00823C8A"/>
    <w:rsid w:val="008C31EA"/>
    <w:rsid w:val="008C66D3"/>
    <w:rsid w:val="008D5DB3"/>
    <w:rsid w:val="00931BAD"/>
    <w:rsid w:val="00940115"/>
    <w:rsid w:val="0095192E"/>
    <w:rsid w:val="009E21AA"/>
    <w:rsid w:val="00A43BB3"/>
    <w:rsid w:val="00A71CDA"/>
    <w:rsid w:val="00AB74C3"/>
    <w:rsid w:val="00AE0A4D"/>
    <w:rsid w:val="00B14B52"/>
    <w:rsid w:val="00B16526"/>
    <w:rsid w:val="00B21668"/>
    <w:rsid w:val="00B56C1B"/>
    <w:rsid w:val="00C56FD4"/>
    <w:rsid w:val="00CD0B6C"/>
    <w:rsid w:val="00CF5EB1"/>
    <w:rsid w:val="00D30683"/>
    <w:rsid w:val="00D30A01"/>
    <w:rsid w:val="00D4586E"/>
    <w:rsid w:val="00D7764E"/>
    <w:rsid w:val="00D93F14"/>
    <w:rsid w:val="00DD50A2"/>
    <w:rsid w:val="00E357DB"/>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4</Pages>
  <Words>4932</Words>
  <Characters>28113</Characters>
  <Application>Microsoft Macintosh Word</Application>
  <DocSecurity>0</DocSecurity>
  <Lines>234</Lines>
  <Paragraphs>65</Paragraphs>
  <ScaleCrop>false</ScaleCrop>
  <Company>UC Berkeley</Company>
  <LinksUpToDate>false</LinksUpToDate>
  <CharactersWithSpaces>32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57</cp:revision>
  <dcterms:created xsi:type="dcterms:W3CDTF">2016-06-05T18:17:00Z</dcterms:created>
  <dcterms:modified xsi:type="dcterms:W3CDTF">2016-06-24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